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E18CDB2" w14:textId="77777777" w:rsidR="00126672" w:rsidRPr="005A126E" w:rsidRDefault="00126672" w:rsidP="00126672">
      <w:pPr>
        <w:pStyle w:val="ListParagraph"/>
        <w:tabs>
          <w:tab w:val="left" w:pos="1134"/>
        </w:tabs>
        <w:spacing w:line="240" w:lineRule="auto"/>
        <w:ind w:left="425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E77207">
        <w:rPr>
          <w:rFonts w:asciiTheme="majorBidi" w:hAnsiTheme="majorBidi" w:cstheme="majorBidi"/>
          <w:b/>
          <w:bCs/>
          <w:sz w:val="24"/>
          <w:szCs w:val="24"/>
        </w:rPr>
        <w:t>DAFTAR PUSTAKA</w:t>
      </w:r>
    </w:p>
    <w:p w14:paraId="0897E595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B90638">
        <w:rPr>
          <w:rFonts w:asciiTheme="majorBidi" w:hAnsiTheme="majorBidi" w:cstheme="majorBidi"/>
          <w:b/>
          <w:bCs/>
          <w:sz w:val="24"/>
          <w:szCs w:val="24"/>
        </w:rPr>
        <w:fldChar w:fldCharType="begin" w:fldLock="1"/>
      </w:r>
      <w:r w:rsidRPr="00B90638">
        <w:rPr>
          <w:rFonts w:asciiTheme="majorBidi" w:hAnsiTheme="majorBidi" w:cstheme="majorBidi"/>
          <w:b/>
          <w:bCs/>
          <w:sz w:val="24"/>
          <w:szCs w:val="24"/>
        </w:rPr>
        <w:instrText xml:space="preserve">ADDIN Mendeley Bibliography CSL_BIBLIOGRAPHY </w:instrText>
      </w:r>
      <w:r w:rsidRPr="00B90638">
        <w:rPr>
          <w:rFonts w:asciiTheme="majorBidi" w:hAnsiTheme="majorBidi" w:cstheme="majorBidi"/>
          <w:b/>
          <w:bCs/>
          <w:sz w:val="24"/>
          <w:szCs w:val="24"/>
        </w:rPr>
        <w:fldChar w:fldCharType="separate"/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Adenia, W. O., Angkotasan, N., &amp; Suratno, J. (2019). Berpikir Reflektif Matematis Siswa dalam Menyelesaikan Soal Garis Singgung Lingkaran Berdasarkan Kemampuan Matematika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Delta-Pi: Jurnal Matematika Dan Pendidikan Matematika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8</w:t>
      </w:r>
      <w:r w:rsidRPr="0088417F">
        <w:rPr>
          <w:rFonts w:ascii="Times New Roman" w:hAnsi="Times New Roman" w:cs="Times New Roman"/>
          <w:noProof/>
          <w:kern w:val="0"/>
          <w:sz w:val="24"/>
        </w:rPr>
        <w:t>(2), 53–68. https://doi.org/10.33387/dpi.v8i2.1372</w:t>
      </w:r>
    </w:p>
    <w:p w14:paraId="464F3648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Adnyana, E. M. (2020). Implementasi   Model   Pembelajaran  Stad   Untuk Meningkatkan Motivasi Dan Prestasi Belajar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Indonesian Journal of Educational Development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1</w:t>
      </w:r>
      <w:r w:rsidRPr="0088417F">
        <w:rPr>
          <w:rFonts w:ascii="Times New Roman" w:hAnsi="Times New Roman" w:cs="Times New Roman"/>
          <w:noProof/>
          <w:kern w:val="0"/>
          <w:sz w:val="24"/>
        </w:rPr>
        <w:t>(3), 496–505. https://doi.org/10.5281/zenodo.4286979</w:t>
      </w:r>
    </w:p>
    <w:p w14:paraId="67E247FD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Afandi, D. D., Subekti, E. E., &amp; Saputro, S. A. (2024). Pengaruh Model Pembelajaran Problem Based Learning terhadap Hasil Belajar IPAS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Inovasi, Evaluasi Dan Pengembangan Pembelajaran (JIEPP)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4</w:t>
      </w:r>
      <w:r w:rsidRPr="0088417F">
        <w:rPr>
          <w:rFonts w:ascii="Times New Roman" w:hAnsi="Times New Roman" w:cs="Times New Roman"/>
          <w:noProof/>
          <w:kern w:val="0"/>
          <w:sz w:val="24"/>
        </w:rPr>
        <w:t>(1), 113–120. https://doi.org/10.54371/jiepp.v4i1.370</w:t>
      </w:r>
    </w:p>
    <w:p w14:paraId="6EF09AF6" w14:textId="77777777" w:rsidR="00126672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Agustina, T. B., &amp; Sumartini, T. S. (2021). Kemampuan Representasi Matematis Siswa Melalui Model STAD dan TPS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Plusminus: Jurnal Pendidikan Matematika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1</w:t>
      </w:r>
      <w:r w:rsidRPr="0088417F">
        <w:rPr>
          <w:rFonts w:ascii="Times New Roman" w:hAnsi="Times New Roman" w:cs="Times New Roman"/>
          <w:noProof/>
          <w:kern w:val="0"/>
          <w:sz w:val="24"/>
        </w:rPr>
        <w:t>(2), 315–326. https://doi.org/10.31980/plusminus.v1i2.1264</w:t>
      </w:r>
    </w:p>
    <w:p w14:paraId="1F75B858" w14:textId="77777777" w:rsidR="00126672" w:rsidRPr="0039729D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bookmarkStart w:id="0" w:name="_Hlk215858509"/>
      <w:r>
        <w:rPr>
          <w:rFonts w:ascii="Times New Roman" w:hAnsi="Times New Roman" w:cs="Times New Roman"/>
          <w:noProof/>
          <w:kern w:val="0"/>
          <w:sz w:val="24"/>
        </w:rPr>
        <w:t xml:space="preserve">Alwi, M. T. M., Rahmawati, N. D., &amp; Kurniawati A. (2024). </w:t>
      </w:r>
      <w:r w:rsidRPr="0039729D">
        <w:rPr>
          <w:rFonts w:ascii="Times New Roman" w:hAnsi="Times New Roman" w:cs="Times New Roman"/>
          <w:noProof/>
          <w:kern w:val="0"/>
          <w:sz w:val="24"/>
        </w:rPr>
        <w:t>Efektivitas Model</w:t>
      </w:r>
      <w:r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39729D">
        <w:rPr>
          <w:rFonts w:ascii="Times New Roman" w:hAnsi="Times New Roman" w:cs="Times New Roman"/>
          <w:noProof/>
          <w:kern w:val="0"/>
          <w:sz w:val="24"/>
        </w:rPr>
        <w:t>Pembelajaran Diskusi Kelompok Terhadap Literasi Matematika Siswa</w:t>
      </w:r>
      <w:r>
        <w:rPr>
          <w:rFonts w:ascii="Times New Roman" w:hAnsi="Times New Roman" w:cs="Times New Roman"/>
          <w:noProof/>
          <w:kern w:val="0"/>
          <w:sz w:val="24"/>
        </w:rPr>
        <w:t xml:space="preserve">. </w:t>
      </w:r>
      <w:r w:rsidRPr="0039729D">
        <w:rPr>
          <w:rFonts w:ascii="Times New Roman" w:hAnsi="Times New Roman" w:cs="Times New Roman"/>
          <w:i/>
          <w:iCs/>
          <w:noProof/>
          <w:kern w:val="0"/>
          <w:sz w:val="24"/>
        </w:rPr>
        <w:t>JRIP: Jurnal Riset dan Inovasi Pembelajaran, 4</w:t>
      </w:r>
      <w:r>
        <w:rPr>
          <w:rFonts w:ascii="Times New Roman" w:hAnsi="Times New Roman" w:cs="Times New Roman"/>
          <w:noProof/>
          <w:kern w:val="0"/>
          <w:sz w:val="24"/>
        </w:rPr>
        <w:t>(2), 1345-1353.</w:t>
      </w:r>
    </w:p>
    <w:p w14:paraId="022DCDE2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bookmarkStart w:id="1" w:name="_Hlk215860140"/>
      <w:bookmarkEnd w:id="0"/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Aminah. (2025). Efektivitas Model Pembelajaran STAD (Student Team Achievement Division) terhadap Kemampuan Pemecahan Masalah Matematika Siswa SMA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Pendidikan Matematika Dan Ilmu Pengetahuan Alam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3</w:t>
      </w:r>
      <w:r w:rsidRPr="0088417F">
        <w:rPr>
          <w:rFonts w:ascii="Times New Roman" w:hAnsi="Times New Roman" w:cs="Times New Roman"/>
          <w:noProof/>
          <w:kern w:val="0"/>
          <w:sz w:val="24"/>
        </w:rPr>
        <w:t>(1), 1–9.</w:t>
      </w:r>
    </w:p>
    <w:p w14:paraId="323FF646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bookmarkStart w:id="2" w:name="_Hlk215860162"/>
      <w:bookmarkEnd w:id="1"/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Anggraini, D., &amp; Nora, D. (2024). Rendahnya Keaktifan Belajar Siswa Pada Penerapan Model Problem Based Learning dalam Pembelajaran Sosiologi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Naradidik: Journal of Education and Pedagogy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3</w:t>
      </w:r>
      <w:r w:rsidRPr="0088417F">
        <w:rPr>
          <w:rFonts w:ascii="Times New Roman" w:hAnsi="Times New Roman" w:cs="Times New Roman"/>
          <w:noProof/>
          <w:kern w:val="0"/>
          <w:sz w:val="24"/>
        </w:rPr>
        <w:t>(3), 337–343. https://doi.org/10.24036/nara.v3i3.197</w:t>
      </w:r>
    </w:p>
    <w:bookmarkEnd w:id="2"/>
    <w:p w14:paraId="5AD7A47C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Angkotasan, N. (2013). Model PBL dan Cooperative Learning Tipe TAI Ditinjau dari Aspek Kemampuan Berpikir Reflektif dan Pemecahan Masalah Matematis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PYTHAGORAS Jurnal Pendidikan Matematika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8</w:t>
      </w:r>
      <w:r w:rsidRPr="0088417F">
        <w:rPr>
          <w:rFonts w:ascii="Times New Roman" w:hAnsi="Times New Roman" w:cs="Times New Roman"/>
          <w:noProof/>
          <w:kern w:val="0"/>
          <w:sz w:val="24"/>
        </w:rPr>
        <w:t>(1), 92–100. https://doi.org/10.21831/pg.v8i1.8497</w:t>
      </w:r>
    </w:p>
    <w:p w14:paraId="1DCE1DB6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Anwar, Y., Ananda, A., Montessori, M., &amp; Khairani, K. (2022). Pengaruh Model Pembelajaran Kooperatif Tipe STAD dengan Pendekatan SAVI dan Motivasi Belajar Terhadap Hasil Belajar PPKn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Basicedu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6</w:t>
      </w:r>
      <w:r w:rsidRPr="0088417F">
        <w:rPr>
          <w:rFonts w:ascii="Times New Roman" w:hAnsi="Times New Roman" w:cs="Times New Roman"/>
          <w:noProof/>
          <w:kern w:val="0"/>
          <w:sz w:val="24"/>
        </w:rPr>
        <w:t>(4), 7433–7445. https://doi.org/10.31004/basicedu.v6i4.3355</w:t>
      </w:r>
    </w:p>
    <w:p w14:paraId="0756A1D8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Armelia, M. N., &amp; Ismail, I. (2021). Pengaruh Self-Regulated Learning terhadap Kemampuan Berpikir Reflektif Matematis Siswa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Cendekia : Jurnal Pendidikan Matematika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5</w:t>
      </w:r>
      <w:r w:rsidRPr="0088417F">
        <w:rPr>
          <w:rFonts w:ascii="Times New Roman" w:hAnsi="Times New Roman" w:cs="Times New Roman"/>
          <w:noProof/>
          <w:kern w:val="0"/>
          <w:sz w:val="24"/>
        </w:rPr>
        <w:t>(2), 1757–1768. https://doi.org/10.31004/cendekia.v5i2.687</w:t>
      </w:r>
    </w:p>
    <w:p w14:paraId="218B7CF7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Br Ginting, A. M., Haji, S., &amp; Sumardi, H. (2023). Kemampuan Berpikir Reflektif Peserta Didik Melalui Model Cooperative Learning Tipe Stad Berbantuan Mind Mapping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 xml:space="preserve">Jurnal Lebesgue : Jurnal Ilmiah Pendidikan Matematika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lastRenderedPageBreak/>
        <w:t>Matematika Dan Statistika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4</w:t>
      </w:r>
      <w:r w:rsidRPr="0088417F">
        <w:rPr>
          <w:rFonts w:ascii="Times New Roman" w:hAnsi="Times New Roman" w:cs="Times New Roman"/>
          <w:noProof/>
          <w:kern w:val="0"/>
          <w:sz w:val="24"/>
        </w:rPr>
        <w:t>(3), 1798–1807. https://doi.org/10.46306/lb.v4i3.440</w:t>
      </w:r>
    </w:p>
    <w:p w14:paraId="7F45CA9F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Burengge, S. S. (2020). Penerapan Model Pembelajaran Kooperatif Tipe STAD dengan Pendekatan Kontekstual bagi Siswa SDN 7 Tentena Sulawesi Tengah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Paedagogy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7</w:t>
      </w:r>
      <w:r w:rsidRPr="0088417F">
        <w:rPr>
          <w:rFonts w:ascii="Times New Roman" w:hAnsi="Times New Roman" w:cs="Times New Roman"/>
          <w:noProof/>
          <w:kern w:val="0"/>
          <w:sz w:val="24"/>
        </w:rPr>
        <w:t>(4), 275. https://doi.org/10.33394/jp.v7i4.2832</w:t>
      </w:r>
    </w:p>
    <w:p w14:paraId="337B2D20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bookmarkStart w:id="3" w:name="_Hlk215856331"/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Dedek Andrian, Astri Wahyuni, Syarul Ramadhan, Fini Rezy Enabela Novilanti, &amp; Zafrullah. (2020). Pengaruh Pembelajaran Kooperatif Tipe STAD Terhadap Peningkatan Hasil Belajar, Sikap Sosial, dan Motivasi Belajar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Inomatika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2</w:t>
      </w:r>
      <w:r w:rsidRPr="0088417F">
        <w:rPr>
          <w:rFonts w:ascii="Times New Roman" w:hAnsi="Times New Roman" w:cs="Times New Roman"/>
          <w:noProof/>
          <w:kern w:val="0"/>
          <w:sz w:val="24"/>
        </w:rPr>
        <w:t>(1), 65–75. https://doi.org/10.35438/inomatika.v2i1.163</w:t>
      </w:r>
    </w:p>
    <w:bookmarkEnd w:id="3"/>
    <w:p w14:paraId="177EE5BE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Djonomiarjo Guru SMK Negeri, T., &amp; Kab Pohuwato, P. (2018). Pengaruh Model Problem Based Learning Terhadap Hasil Belajar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Ilmu Pendidikan Nonformal Aksar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05</w:t>
      </w:r>
      <w:r w:rsidRPr="0088417F">
        <w:rPr>
          <w:rFonts w:ascii="Times New Roman" w:hAnsi="Times New Roman" w:cs="Times New Roman"/>
          <w:noProof/>
          <w:kern w:val="0"/>
          <w:sz w:val="24"/>
        </w:rPr>
        <w:t>, 39–46. http://ejurnal.pps.ung.ac.id/index.php/AKSARA/index</w:t>
      </w:r>
    </w:p>
    <w:p w14:paraId="7A405794" w14:textId="77777777" w:rsidR="00126672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Duwila, F., Afandi, A., &amp; Abdullah, I. H. (2022). Analisis Kemampuan Berpikir Reflektif Matematis Siswa dalam Menyelesaikan Masalah Matematika pada Materi Segitiga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Pendidikan Guru Matematika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2</w:t>
      </w:r>
      <w:r w:rsidRPr="0088417F">
        <w:rPr>
          <w:rFonts w:ascii="Times New Roman" w:hAnsi="Times New Roman" w:cs="Times New Roman"/>
          <w:noProof/>
          <w:kern w:val="0"/>
          <w:sz w:val="24"/>
        </w:rPr>
        <w:t>(3), 246–259. https://doi.org/10.33387/jpgm.v2i3.5146</w:t>
      </w:r>
    </w:p>
    <w:p w14:paraId="116CB364" w14:textId="77777777" w:rsidR="00126672" w:rsidRPr="00210A4C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bookmarkStart w:id="4" w:name="_Hlk215858996"/>
      <w:r>
        <w:rPr>
          <w:rFonts w:ascii="Times New Roman" w:hAnsi="Times New Roman" w:cs="Times New Roman"/>
          <w:noProof/>
          <w:kern w:val="0"/>
          <w:sz w:val="24"/>
        </w:rPr>
        <w:t xml:space="preserve">Fatmawati, E. T., &amp; Sujatmika, S. (2018). </w:t>
      </w:r>
      <w:r w:rsidRPr="00210A4C">
        <w:rPr>
          <w:rFonts w:ascii="Times New Roman" w:hAnsi="Times New Roman" w:cs="Times New Roman"/>
          <w:noProof/>
          <w:kern w:val="0"/>
          <w:sz w:val="24"/>
        </w:rPr>
        <w:t>Efektivitas Pembelajaran Problem Based Learning Terhadap Hasil Belajar IPA Ditinjau Dari Kemampuan Berpikir Kritis</w:t>
      </w:r>
      <w:r>
        <w:rPr>
          <w:rFonts w:ascii="Times New Roman" w:hAnsi="Times New Roman" w:cs="Times New Roman"/>
          <w:noProof/>
          <w:kern w:val="0"/>
          <w:sz w:val="24"/>
        </w:rPr>
        <w:t xml:space="preserve">. </w:t>
      </w:r>
      <w:r w:rsidRPr="00210A4C">
        <w:rPr>
          <w:rFonts w:ascii="Times New Roman" w:hAnsi="Times New Roman" w:cs="Times New Roman"/>
          <w:i/>
          <w:iCs/>
          <w:noProof/>
          <w:kern w:val="0"/>
          <w:sz w:val="24"/>
        </w:rPr>
        <w:t>Wacana Akademika</w:t>
      </w:r>
      <w:r>
        <w:rPr>
          <w:rFonts w:ascii="Times New Roman" w:hAnsi="Times New Roman" w:cs="Times New Roman"/>
          <w:noProof/>
          <w:kern w:val="0"/>
          <w:sz w:val="24"/>
        </w:rPr>
        <w:t xml:space="preserve">, 2(2), 163-171. </w:t>
      </w:r>
      <w:r w:rsidRPr="00210A4C">
        <w:rPr>
          <w:rFonts w:ascii="Times New Roman" w:hAnsi="Times New Roman" w:cs="Times New Roman"/>
          <w:noProof/>
          <w:kern w:val="0"/>
          <w:sz w:val="24"/>
        </w:rPr>
        <w:t xml:space="preserve"> </w:t>
      </w:r>
    </w:p>
    <w:bookmarkEnd w:id="4"/>
    <w:p w14:paraId="122AC917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Faudiah, I. S., Nurlaelah, I., &amp; Setiawati, I. (2018). Penerapan Model Problem Based Learning (Pbl) Terhadap Kemampuan Memecahkan Masalah Ditinjau Dari Penalaran Siswa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Quagga : Jurnal Pendidikan Dan Biologi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10</w:t>
      </w:r>
      <w:r w:rsidRPr="0088417F">
        <w:rPr>
          <w:rFonts w:ascii="Times New Roman" w:hAnsi="Times New Roman" w:cs="Times New Roman"/>
          <w:noProof/>
          <w:kern w:val="0"/>
          <w:sz w:val="24"/>
        </w:rPr>
        <w:t>(01), 42. https://doi.org/10.25134/quagga.v10i01.920</w:t>
      </w:r>
    </w:p>
    <w:p w14:paraId="0E712EF5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Febrianty, E. D., Herman, T., &amp; Pauji, I. (2024). Penerapan Model Pembelajaran Direct Instruction Terhadap Kemampuan Berpikir Reflektif Matematis Siswa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Analisa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10</w:t>
      </w:r>
      <w:r w:rsidRPr="0088417F">
        <w:rPr>
          <w:rFonts w:ascii="Times New Roman" w:hAnsi="Times New Roman" w:cs="Times New Roman"/>
          <w:noProof/>
          <w:kern w:val="0"/>
          <w:sz w:val="24"/>
        </w:rPr>
        <w:t>(1), 13–25. https://doi.org/10.15575/ja.v10i1.31782</w:t>
      </w:r>
    </w:p>
    <w:p w14:paraId="272317F1" w14:textId="77777777" w:rsidR="00126672" w:rsidRPr="00210A4C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bookmarkStart w:id="5" w:name="_Hlk215859463"/>
      <w:r>
        <w:rPr>
          <w:rFonts w:ascii="Times New Roman" w:hAnsi="Times New Roman" w:cs="Times New Roman"/>
          <w:noProof/>
          <w:kern w:val="0"/>
          <w:sz w:val="24"/>
        </w:rPr>
        <w:t xml:space="preserve">Hestiningsih, Y., Afriningtias, W. K., &amp; Altaftazani, D. H. (2019). </w:t>
      </w:r>
      <w:r w:rsidRPr="00210A4C">
        <w:rPr>
          <w:rFonts w:ascii="Times New Roman" w:hAnsi="Times New Roman" w:cs="Times New Roman"/>
          <w:noProof/>
          <w:kern w:val="0"/>
          <w:sz w:val="24"/>
        </w:rPr>
        <w:t xml:space="preserve">Penerapan Model Kooperatif Tipe </w:t>
      </w:r>
      <w:r w:rsidRPr="00210A4C">
        <w:rPr>
          <w:rFonts w:ascii="Times New Roman" w:hAnsi="Times New Roman" w:cs="Times New Roman"/>
          <w:i/>
          <w:iCs/>
          <w:noProof/>
          <w:kern w:val="0"/>
          <w:sz w:val="24"/>
        </w:rPr>
        <w:t>Students Teams Achievment Divisions</w:t>
      </w:r>
      <w:r w:rsidRPr="00210A4C">
        <w:rPr>
          <w:rFonts w:ascii="Times New Roman" w:hAnsi="Times New Roman" w:cs="Times New Roman"/>
          <w:noProof/>
          <w:kern w:val="0"/>
          <w:sz w:val="24"/>
        </w:rPr>
        <w:t xml:space="preserve"> Dan </w:t>
      </w:r>
      <w:r w:rsidRPr="00210A4C">
        <w:rPr>
          <w:rFonts w:ascii="Times New Roman" w:hAnsi="Times New Roman" w:cs="Times New Roman"/>
          <w:i/>
          <w:iCs/>
          <w:noProof/>
          <w:kern w:val="0"/>
          <w:sz w:val="24"/>
        </w:rPr>
        <w:t>Problem Based Learning</w:t>
      </w:r>
      <w:r w:rsidRPr="00210A4C">
        <w:rPr>
          <w:rFonts w:ascii="Times New Roman" w:hAnsi="Times New Roman" w:cs="Times New Roman"/>
          <w:noProof/>
          <w:kern w:val="0"/>
          <w:sz w:val="24"/>
        </w:rPr>
        <w:t xml:space="preserve"> Dalam Meningkatkan Pemahaman Siswa Pada Mata</w:t>
      </w:r>
      <w:r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210A4C">
        <w:rPr>
          <w:rFonts w:ascii="Times New Roman" w:hAnsi="Times New Roman" w:cs="Times New Roman"/>
          <w:noProof/>
          <w:kern w:val="0"/>
          <w:sz w:val="24"/>
        </w:rPr>
        <w:t>Pelajaran Ilmu Pengetahuan Sosial</w:t>
      </w:r>
      <w:r>
        <w:rPr>
          <w:rFonts w:ascii="Times New Roman" w:hAnsi="Times New Roman" w:cs="Times New Roman"/>
          <w:noProof/>
          <w:kern w:val="0"/>
          <w:sz w:val="24"/>
        </w:rPr>
        <w:t xml:space="preserve">. </w:t>
      </w:r>
      <w:r w:rsidRPr="00210A4C">
        <w:rPr>
          <w:rFonts w:ascii="Times New Roman" w:hAnsi="Times New Roman" w:cs="Times New Roman"/>
          <w:i/>
          <w:iCs/>
          <w:noProof/>
          <w:kern w:val="0"/>
          <w:sz w:val="24"/>
        </w:rPr>
        <w:t>Journal of Elementary Education, 2</w:t>
      </w:r>
      <w:r>
        <w:rPr>
          <w:rFonts w:ascii="Times New Roman" w:hAnsi="Times New Roman" w:cs="Times New Roman"/>
          <w:noProof/>
          <w:kern w:val="0"/>
          <w:sz w:val="24"/>
        </w:rPr>
        <w:t>(2), 74-81.</w:t>
      </w:r>
    </w:p>
    <w:bookmarkEnd w:id="5"/>
    <w:p w14:paraId="085A2F1A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Inas Fauziah Farda, &amp; Nurrohmatul Amaliyah. (2023). Pengaruh Model Pembelajaran Kooperatif Tipe STAD Berbantuan Media Puzzle Terhadap Hasil Belajar Siswa Pada Pembelajaran Matematika Kelas 2 SD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Elementaria Edukasia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6</w:t>
      </w:r>
      <w:r w:rsidRPr="0088417F">
        <w:rPr>
          <w:rFonts w:ascii="Times New Roman" w:hAnsi="Times New Roman" w:cs="Times New Roman"/>
          <w:noProof/>
          <w:kern w:val="0"/>
          <w:sz w:val="24"/>
        </w:rPr>
        <w:t>(3), 1346–1357. https://doi.org/10.31949/jee.v6i3.6008</w:t>
      </w:r>
    </w:p>
    <w:p w14:paraId="06CDB4EB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Jaenudin, J., Nindiasari, H., &amp; Pamungkas, A. S. (2017). Analisis Kemampuan Berpikir Reflektif Matematis Siswa Ditinjau Dari Gaya Belajar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Prima: Jurnal Pendidikan Matematika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1</w:t>
      </w:r>
      <w:r w:rsidRPr="0088417F">
        <w:rPr>
          <w:rFonts w:ascii="Times New Roman" w:hAnsi="Times New Roman" w:cs="Times New Roman"/>
          <w:noProof/>
          <w:kern w:val="0"/>
          <w:sz w:val="24"/>
        </w:rPr>
        <w:t>(1), 69. https://doi.org/10.31000/prima.v1i1.256</w:t>
      </w:r>
    </w:p>
    <w:p w14:paraId="1CA23EE4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Junistira, D. D. (2022). Penerapan Model Pembelajaran Kooperatif Tipe STAD untuk Meningkatkan Hasil Belajar Siswa Kelas V Mata Pelajaran IPS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IIP - Jurnal Ilmiah Ilmu Pendidikan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5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(2), 533–540. </w:t>
      </w:r>
      <w:r w:rsidRPr="0088417F">
        <w:rPr>
          <w:rFonts w:ascii="Times New Roman" w:hAnsi="Times New Roman" w:cs="Times New Roman"/>
          <w:noProof/>
          <w:kern w:val="0"/>
          <w:sz w:val="24"/>
        </w:rPr>
        <w:lastRenderedPageBreak/>
        <w:t>https://doi.org/10.54371/jiip.v5i2.440</w:t>
      </w:r>
    </w:p>
    <w:p w14:paraId="1753680E" w14:textId="77777777" w:rsidR="00126672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Kristin, F. (2016). Efektivitas Model Pembelajaran Kooperatif Tipe Stad Ditinjau Dari Hasil Belajar Ips Siswa Kelas 4 Sd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Scholaria : Jurnal Pendidikan Dan Kebudayaan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6</w:t>
      </w:r>
      <w:r w:rsidRPr="0088417F">
        <w:rPr>
          <w:rFonts w:ascii="Times New Roman" w:hAnsi="Times New Roman" w:cs="Times New Roman"/>
          <w:noProof/>
          <w:kern w:val="0"/>
          <w:sz w:val="24"/>
        </w:rPr>
        <w:t>(2), 74. https://doi.org/10.24246/j.scholaria.2016.v6.i2.p74-79</w:t>
      </w:r>
    </w:p>
    <w:p w14:paraId="75CB8F8A" w14:textId="77777777" w:rsidR="00126672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bookmarkStart w:id="6" w:name="_Hlk215857797"/>
      <w:r>
        <w:rPr>
          <w:rFonts w:ascii="Times New Roman" w:hAnsi="Times New Roman" w:cs="Times New Roman"/>
          <w:noProof/>
          <w:kern w:val="0"/>
          <w:sz w:val="24"/>
        </w:rPr>
        <w:t xml:space="preserve">Kusumawati, N. S. (2020). </w:t>
      </w:r>
      <w:r w:rsidRPr="009B061F">
        <w:rPr>
          <w:rFonts w:ascii="Times New Roman" w:hAnsi="Times New Roman" w:cs="Times New Roman"/>
          <w:noProof/>
          <w:kern w:val="0"/>
          <w:sz w:val="24"/>
        </w:rPr>
        <w:t>Implementasi Model Pembelajaran Kooperatif Tipe Stad Untuk Meningkatkan Hasil Belajar Sejarah Pada Siswa Kelas X Ips 1 Sma Negeri 1 Sidoarjo Tahun Pelajaran 2018/2019</w:t>
      </w:r>
      <w:r>
        <w:rPr>
          <w:rFonts w:ascii="Times New Roman" w:hAnsi="Times New Roman" w:cs="Times New Roman"/>
          <w:noProof/>
          <w:kern w:val="0"/>
          <w:sz w:val="24"/>
        </w:rPr>
        <w:t xml:space="preserve">. </w:t>
      </w:r>
      <w:r w:rsidRPr="009B061F">
        <w:rPr>
          <w:rFonts w:ascii="Times New Roman" w:hAnsi="Times New Roman" w:cs="Times New Roman"/>
          <w:i/>
          <w:iCs/>
          <w:noProof/>
          <w:kern w:val="0"/>
          <w:sz w:val="24"/>
        </w:rPr>
        <w:t>Journal of Indonesian Education</w:t>
      </w:r>
      <w:r>
        <w:rPr>
          <w:rFonts w:ascii="Times New Roman" w:hAnsi="Times New Roman" w:cs="Times New Roman"/>
          <w:i/>
          <w:iCs/>
          <w:noProof/>
          <w:kern w:val="0"/>
          <w:sz w:val="24"/>
        </w:rPr>
        <w:t>, 3</w:t>
      </w:r>
      <w:r>
        <w:rPr>
          <w:rFonts w:ascii="Times New Roman" w:hAnsi="Times New Roman" w:cs="Times New Roman"/>
          <w:noProof/>
          <w:kern w:val="0"/>
          <w:sz w:val="24"/>
        </w:rPr>
        <w:t>(1), 1-11.</w:t>
      </w:r>
    </w:p>
    <w:p w14:paraId="1D4E92A7" w14:textId="77777777" w:rsidR="00126672" w:rsidRPr="00216231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>
        <w:rPr>
          <w:rFonts w:ascii="Times New Roman" w:hAnsi="Times New Roman" w:cs="Times New Roman"/>
          <w:noProof/>
          <w:kern w:val="0"/>
          <w:sz w:val="24"/>
        </w:rPr>
        <w:t xml:space="preserve">Kurniasari, I., Choyrunisa, R.V., &amp; Sanjaya, I. G. M. (2024). Pengaruh Model Pembelajaran Problem Based Learning Berbasis Culturally Responsive Teaching Untuk Meningkatkan Kemampuan Berpikir Reflektif Peserta Didik. </w:t>
      </w:r>
      <w:r>
        <w:rPr>
          <w:rFonts w:ascii="Times New Roman" w:hAnsi="Times New Roman" w:cs="Times New Roman"/>
          <w:i/>
          <w:iCs/>
          <w:noProof/>
          <w:kern w:val="0"/>
          <w:sz w:val="24"/>
        </w:rPr>
        <w:t>Jurnal Tadris IPA Indonesia, 4</w:t>
      </w:r>
      <w:r>
        <w:rPr>
          <w:rFonts w:ascii="Times New Roman" w:hAnsi="Times New Roman" w:cs="Times New Roman"/>
          <w:noProof/>
          <w:kern w:val="0"/>
          <w:sz w:val="24"/>
        </w:rPr>
        <w:t>(2), 259-271.</w:t>
      </w:r>
    </w:p>
    <w:bookmarkEnd w:id="6"/>
    <w:p w14:paraId="6A5CCB56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Lesi, A. N., &amp; Nuraeni, R. (2021). Perbedaan Kemampuan Pemecahan Masalah Matematis dan Self-Confidence Siswa antara Model TPS dan PBL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Plusminus: Jurnal Pendidikan Matematika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1</w:t>
      </w:r>
      <w:r w:rsidRPr="0088417F">
        <w:rPr>
          <w:rFonts w:ascii="Times New Roman" w:hAnsi="Times New Roman" w:cs="Times New Roman"/>
          <w:noProof/>
          <w:kern w:val="0"/>
          <w:sz w:val="24"/>
        </w:rPr>
        <w:t>(2), 249–262. https://doi.org/10.31980/plusminus.v1i2.899</w:t>
      </w:r>
    </w:p>
    <w:p w14:paraId="04F184B4" w14:textId="77777777" w:rsidR="00126672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Lisnawati, E., Widyatiningtyas, R., &amp; Ridha, M. R. (2018). Penerapan model pembelajaran problem based learning (PBL) terhadap kemampuan berpikir reflektif matematis siswa SMA kelas XI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INTERMATHZO (Jurnal Pendidikan Dan Pembelajaran Matematika)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3</w:t>
      </w:r>
      <w:r w:rsidRPr="0088417F">
        <w:rPr>
          <w:rFonts w:ascii="Times New Roman" w:hAnsi="Times New Roman" w:cs="Times New Roman"/>
          <w:noProof/>
          <w:kern w:val="0"/>
          <w:sz w:val="24"/>
        </w:rPr>
        <w:t>(2), 97–105.</w:t>
      </w:r>
    </w:p>
    <w:p w14:paraId="407C946E" w14:textId="77777777" w:rsidR="00126672" w:rsidRPr="00216231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>
        <w:rPr>
          <w:rFonts w:ascii="Times New Roman" w:hAnsi="Times New Roman" w:cs="Times New Roman"/>
          <w:noProof/>
          <w:kern w:val="0"/>
          <w:sz w:val="24"/>
        </w:rPr>
        <w:t xml:space="preserve">Lubis, A. (2012). Pengaruh Model Pembelajaran Kooperatif Tipe STAD Terhadap Hasil Belajar Fisika Siswa Pada Materi Pokok Gerak Lurus di kelas X SMA Swasta UISU Medan. </w:t>
      </w:r>
      <w:r>
        <w:rPr>
          <w:rFonts w:ascii="Times New Roman" w:hAnsi="Times New Roman" w:cs="Times New Roman"/>
          <w:i/>
          <w:iCs/>
          <w:noProof/>
          <w:kern w:val="0"/>
          <w:sz w:val="24"/>
        </w:rPr>
        <w:t>Jurnal Pendidikan Fisika, 1</w:t>
      </w:r>
      <w:r>
        <w:rPr>
          <w:rFonts w:ascii="Times New Roman" w:hAnsi="Times New Roman" w:cs="Times New Roman"/>
          <w:noProof/>
          <w:kern w:val="0"/>
          <w:sz w:val="24"/>
        </w:rPr>
        <w:t>(1), 27-32.</w:t>
      </w:r>
    </w:p>
    <w:p w14:paraId="06570BCB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M, E. E., Al-Bahij, A., Iswan, Mufidah, L., &amp; Damayanti, A. (2024). Pengaruh Peran Guru dalam Meningkatkan Motivasi Belajar Siswa Kelas I di MI Muhammadiyah Butuh 02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Student Scientific Creativity Journal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2</w:t>
      </w:r>
      <w:r w:rsidRPr="0088417F">
        <w:rPr>
          <w:rFonts w:ascii="Times New Roman" w:hAnsi="Times New Roman" w:cs="Times New Roman"/>
          <w:noProof/>
          <w:kern w:val="0"/>
          <w:sz w:val="24"/>
        </w:rPr>
        <w:t>(5), 327–335.</w:t>
      </w:r>
    </w:p>
    <w:p w14:paraId="546C1754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Maulana, P., &amp; Akbar, A. (2017). Penerapan Pembelajaran Kooperatif Tipe STAD (Student Team Achievement Division) untuk Meningkatkan Kemampuan Membaca Pemahaman di Sekolah Dasar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Pesona Dasar (Jurnal Pendidikan Dasar Dan Humaniora)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5</w:t>
      </w:r>
      <w:r w:rsidRPr="0088417F">
        <w:rPr>
          <w:rFonts w:ascii="Times New Roman" w:hAnsi="Times New Roman" w:cs="Times New Roman"/>
          <w:noProof/>
          <w:kern w:val="0"/>
          <w:sz w:val="24"/>
        </w:rPr>
        <w:t>(2), 46–59.</w:t>
      </w:r>
    </w:p>
    <w:p w14:paraId="51C7CE47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Mulyani, L., Nurjanah, N., &amp; Setiawati, T. (2021). Analisis Kesesuaian Artikel yang Menggunakan Model Pembelajaran STAD Berdasarkan Teori pada Buku Cooperative Learning Karya Robert E. Slavin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Inovasi Teknologi Dan Edukasi Teknik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1</w:t>
      </w:r>
      <w:r w:rsidRPr="0088417F">
        <w:rPr>
          <w:rFonts w:ascii="Times New Roman" w:hAnsi="Times New Roman" w:cs="Times New Roman"/>
          <w:noProof/>
          <w:kern w:val="0"/>
          <w:sz w:val="24"/>
        </w:rPr>
        <w:t>(3), 222–231. https://doi.org/10.17977/um068v1n3p222-231</w:t>
      </w:r>
    </w:p>
    <w:p w14:paraId="79414EAF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Nindiasari, H., Kusumah, Y. S., Sumarmo, U., &amp; Sabandar, J. (2014). Pendekatan Metakognitif Untuk Meningkatkan Kemampuan Berpikir Reflektif Matematis Siswa Sma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Edusentris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1</w:t>
      </w:r>
      <w:r w:rsidRPr="0088417F">
        <w:rPr>
          <w:rFonts w:ascii="Times New Roman" w:hAnsi="Times New Roman" w:cs="Times New Roman"/>
          <w:noProof/>
          <w:kern w:val="0"/>
          <w:sz w:val="24"/>
        </w:rPr>
        <w:t>(1), 80. https://doi.org/10.17509/edusentris.v1i1.136</w:t>
      </w:r>
    </w:p>
    <w:p w14:paraId="5974880F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Ningrum, A. K. P., Novaliyosi, &amp; Nindiasari, H. (2024). Systematic Literature Review: Model Problem Based Learning terhadap Kemampuan Berpikir Reflektif Matematis Siswa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Educatio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10</w:t>
      </w:r>
      <w:r w:rsidRPr="0088417F">
        <w:rPr>
          <w:rFonts w:ascii="Times New Roman" w:hAnsi="Times New Roman" w:cs="Times New Roman"/>
          <w:noProof/>
          <w:kern w:val="0"/>
          <w:sz w:val="24"/>
        </w:rPr>
        <w:t>(3), 873–880.</w:t>
      </w:r>
    </w:p>
    <w:p w14:paraId="66948449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lastRenderedPageBreak/>
        <w:t xml:space="preserve">Nugrahani, R. P., Nurcahyo, A., &amp; Kholid, M. N. (2024). Analisis Kemampuan Berpikir Reflektif Matematis Siswa Pada Materi Statistika Ditinjau Dari Self-Regulated Learning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Lebesgue : Jurnal Ilmiah Pendidikan Matematika, Matematika Dan Statistika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5</w:t>
      </w:r>
      <w:r w:rsidRPr="0088417F">
        <w:rPr>
          <w:rFonts w:ascii="Times New Roman" w:hAnsi="Times New Roman" w:cs="Times New Roman"/>
          <w:noProof/>
          <w:kern w:val="0"/>
          <w:sz w:val="24"/>
        </w:rPr>
        <w:t>(1), 232–243. https://doi.org/10.46306/lb.v5i1.550</w:t>
      </w:r>
    </w:p>
    <w:p w14:paraId="6AA3C061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Pratiwi, E. T., &amp; Setyaningtyas, E. W. (2020). Kemampuan Berpikir Kritis Siswa Melalui Model Pembelajaran Problem Based Learning dan Model Pembelajaran Project Based Learning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Basicedu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4</w:t>
      </w:r>
      <w:r w:rsidRPr="0088417F">
        <w:rPr>
          <w:rFonts w:ascii="Times New Roman" w:hAnsi="Times New Roman" w:cs="Times New Roman"/>
          <w:noProof/>
          <w:kern w:val="0"/>
          <w:sz w:val="24"/>
        </w:rPr>
        <w:t>(2), 379–388. https://doi.org/10.31004/basicedu.v4i2.362</w:t>
      </w:r>
    </w:p>
    <w:p w14:paraId="27183D9B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Pringgandinie, D. R., &amp; Devi, W. S. G. R. (2022). Analisis Sejarah Budaya Pendidikan Kurikulum Matematika : Peran Computational Thinking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Pendidikan Tambusai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6</w:t>
      </w:r>
      <w:r w:rsidRPr="0088417F">
        <w:rPr>
          <w:rFonts w:ascii="Times New Roman" w:hAnsi="Times New Roman" w:cs="Times New Roman"/>
          <w:noProof/>
          <w:kern w:val="0"/>
          <w:sz w:val="24"/>
        </w:rPr>
        <w:t>(1), 4612–4623.</w:t>
      </w:r>
    </w:p>
    <w:p w14:paraId="68001A27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Rachmawati, A., &amp; Erwin, E. (2022). Pengaruh Model Pembelajaran Think Pair Share (TPS) Berbantuan Media Video Animasi Terhadap Hasil Belajar Siswa Sekolah Dasar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Basicedu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6</w:t>
      </w:r>
      <w:r w:rsidRPr="0088417F">
        <w:rPr>
          <w:rFonts w:ascii="Times New Roman" w:hAnsi="Times New Roman" w:cs="Times New Roman"/>
          <w:noProof/>
          <w:kern w:val="0"/>
          <w:sz w:val="24"/>
        </w:rPr>
        <w:t>(4), 7637–7643. https://doi.org/10.31004/basicedu.v6i4.3613</w:t>
      </w:r>
    </w:p>
    <w:p w14:paraId="66F848DF" w14:textId="77777777" w:rsidR="00126672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Salido, A., &amp; Dasari, D. (2019). The analysis of students’ reflective thinking ability viewed by students’ mathematical ability at senior high school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ournal of Physics: Conference Series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1157</w:t>
      </w:r>
      <w:r w:rsidRPr="0088417F">
        <w:rPr>
          <w:rFonts w:ascii="Times New Roman" w:hAnsi="Times New Roman" w:cs="Times New Roman"/>
          <w:noProof/>
          <w:kern w:val="0"/>
          <w:sz w:val="24"/>
        </w:rPr>
        <w:t>(2). https://doi.org/10.1088/1742-6596/1157/2/022121</w:t>
      </w:r>
    </w:p>
    <w:p w14:paraId="5E1072C5" w14:textId="77777777" w:rsidR="00126672" w:rsidRPr="002E63B2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bookmarkStart w:id="7" w:name="_Hlk215858087"/>
      <w:r>
        <w:rPr>
          <w:rFonts w:ascii="Times New Roman" w:hAnsi="Times New Roman" w:cs="Times New Roman"/>
          <w:noProof/>
          <w:kern w:val="0"/>
          <w:sz w:val="24"/>
        </w:rPr>
        <w:t xml:space="preserve">Sari, I. F. (2017). </w:t>
      </w:r>
      <w:r w:rsidRPr="002E63B2">
        <w:rPr>
          <w:rFonts w:ascii="Times New Roman" w:hAnsi="Times New Roman" w:cs="Times New Roman"/>
          <w:noProof/>
          <w:kern w:val="0"/>
          <w:sz w:val="24"/>
        </w:rPr>
        <w:t>Pemberian Reward Dan Punishment Dengan Kombinasi Model Pembelajaran Kooperatif Tipe Stad Untuk Meningkatkan</w:t>
      </w:r>
      <w:r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2E63B2">
        <w:rPr>
          <w:rFonts w:ascii="Times New Roman" w:hAnsi="Times New Roman" w:cs="Times New Roman"/>
          <w:noProof/>
          <w:kern w:val="0"/>
          <w:sz w:val="24"/>
        </w:rPr>
        <w:t>Motivasi Dan Hasil Belajar Peserta Didik Kelas X Pada Mata Pelajaran Ekonomi Di Sma Negeri 1 Mlati</w:t>
      </w:r>
      <w:r>
        <w:rPr>
          <w:rFonts w:ascii="Times New Roman" w:hAnsi="Times New Roman" w:cs="Times New Roman"/>
          <w:noProof/>
          <w:kern w:val="0"/>
          <w:sz w:val="24"/>
        </w:rPr>
        <w:t xml:space="preserve">. </w:t>
      </w:r>
      <w:r w:rsidRPr="002E63B2">
        <w:rPr>
          <w:rFonts w:ascii="Times New Roman" w:hAnsi="Times New Roman" w:cs="Times New Roman"/>
          <w:i/>
          <w:iCs/>
          <w:noProof/>
          <w:kern w:val="0"/>
          <w:sz w:val="24"/>
        </w:rPr>
        <w:t>Jurnal Pendidikan dan Ekonomi, 6</w:t>
      </w:r>
      <w:r>
        <w:rPr>
          <w:rFonts w:ascii="Times New Roman" w:hAnsi="Times New Roman" w:cs="Times New Roman"/>
          <w:noProof/>
          <w:kern w:val="0"/>
          <w:sz w:val="24"/>
        </w:rPr>
        <w:t>(1), 1-8.</w:t>
      </w:r>
    </w:p>
    <w:bookmarkEnd w:id="7"/>
    <w:p w14:paraId="380FCEA7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Septian, A., Agustina, D., &amp; Maghfirah, D. (2020). Model Pembelajaran Kooperatif Tipe Student Teams Achievement Division (STAD) untuk Meningkatkan Pemahaman Konsep Matematika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Mathema: Jurnal Pendidikan Matematika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2</w:t>
      </w:r>
      <w:r w:rsidRPr="0088417F">
        <w:rPr>
          <w:rFonts w:ascii="Times New Roman" w:hAnsi="Times New Roman" w:cs="Times New Roman"/>
          <w:noProof/>
          <w:kern w:val="0"/>
          <w:sz w:val="24"/>
        </w:rPr>
        <w:t>(2), 10. https://doi.org/10.33365/jm.v2i2.652</w:t>
      </w:r>
    </w:p>
    <w:p w14:paraId="5177A366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Setiawati, D., Ramdani, A., &amp; Khairuddin. (2023). Perbedaan Hasil Belajar Siswa Menggunakan Model Pembelajaran Kooperatif Tipe STAD (Student Team Achievement Division) dan Jigsaw Pada Siswa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ournal of Classroom Action Research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5</w:t>
      </w:r>
      <w:r w:rsidRPr="0088417F">
        <w:rPr>
          <w:rFonts w:ascii="Times New Roman" w:hAnsi="Times New Roman" w:cs="Times New Roman"/>
          <w:noProof/>
          <w:kern w:val="0"/>
          <w:sz w:val="24"/>
        </w:rPr>
        <w:t>, 142. http://jppipa.unram.ac.id/index.php/jcar/index___________</w:t>
      </w:r>
    </w:p>
    <w:p w14:paraId="75C46BE0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Siregar &amp; Restati. (2017). Persepsi Siswa Pada Pelajaran Matematika: Studi Pendahuluan Pada Siswa yang Menyenangi Game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Prosiding Temu Ilmiah X Ikatan Psikologi Perkembangan Indonesia</w:t>
      </w:r>
      <w:r w:rsidRPr="0088417F">
        <w:rPr>
          <w:rFonts w:ascii="Times New Roman" w:hAnsi="Times New Roman" w:cs="Times New Roman"/>
          <w:noProof/>
          <w:kern w:val="0"/>
          <w:sz w:val="24"/>
        </w:rPr>
        <w:t>, 224–232.</w:t>
      </w:r>
    </w:p>
    <w:p w14:paraId="0B6B58D4" w14:textId="77777777" w:rsidR="00126672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bookmarkStart w:id="8" w:name="_Hlk215858648"/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Sumiantari, N. L. E., Suardana, I. N., &amp; Selamet, K. (2019). Pengaruh Model Problem Based Learning Terhadap Kemampuan Pemecahan Masalah Ipa Siswa Kelas Viii Smp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Pendidikan Dan Pembelajaran Sains Indonesia (JPPSI)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2</w:t>
      </w:r>
      <w:r w:rsidRPr="0088417F">
        <w:rPr>
          <w:rFonts w:ascii="Times New Roman" w:hAnsi="Times New Roman" w:cs="Times New Roman"/>
          <w:noProof/>
          <w:kern w:val="0"/>
          <w:sz w:val="24"/>
        </w:rPr>
        <w:t>(1), 12. https://doi.org/10.23887/jppsi.v2i1.17219</w:t>
      </w:r>
    </w:p>
    <w:p w14:paraId="303B7896" w14:textId="77777777" w:rsidR="00126672" w:rsidRPr="009B061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bookmarkStart w:id="9" w:name="_Hlk215857093"/>
      <w:bookmarkEnd w:id="8"/>
      <w:r>
        <w:rPr>
          <w:rFonts w:ascii="Times New Roman" w:hAnsi="Times New Roman" w:cs="Times New Roman"/>
          <w:noProof/>
          <w:kern w:val="0"/>
          <w:sz w:val="24"/>
        </w:rPr>
        <w:t xml:space="preserve">Suparmini, M. (2020). </w:t>
      </w:r>
      <w:r w:rsidRPr="0081214F">
        <w:rPr>
          <w:rFonts w:ascii="Times New Roman" w:hAnsi="Times New Roman" w:cs="Times New Roman"/>
          <w:noProof/>
          <w:kern w:val="0"/>
          <w:sz w:val="24"/>
        </w:rPr>
        <w:t>Penerapan Model Pembelajaran Kooperatif Tipe STAD untuk Meningkatkan Aktivitas dan Hasil Belajar</w:t>
      </w:r>
      <w:r>
        <w:rPr>
          <w:rFonts w:ascii="Times New Roman" w:hAnsi="Times New Roman" w:cs="Times New Roman"/>
          <w:noProof/>
          <w:kern w:val="0"/>
          <w:sz w:val="24"/>
        </w:rPr>
        <w:t xml:space="preserve">. </w:t>
      </w:r>
      <w:r w:rsidRPr="009B061F">
        <w:rPr>
          <w:rFonts w:ascii="Times New Roman" w:hAnsi="Times New Roman" w:cs="Times New Roman"/>
          <w:i/>
          <w:iCs/>
          <w:noProof/>
          <w:kern w:val="0"/>
          <w:sz w:val="24"/>
        </w:rPr>
        <w:t>Journal of Education Action Research Volume</w:t>
      </w:r>
      <w:r>
        <w:rPr>
          <w:rFonts w:ascii="Times New Roman" w:hAnsi="Times New Roman" w:cs="Times New Roman"/>
          <w:i/>
          <w:iCs/>
          <w:noProof/>
          <w:kern w:val="0"/>
          <w:sz w:val="24"/>
        </w:rPr>
        <w:t>, 5</w:t>
      </w:r>
      <w:r>
        <w:rPr>
          <w:rFonts w:ascii="Times New Roman" w:hAnsi="Times New Roman" w:cs="Times New Roman"/>
          <w:noProof/>
          <w:kern w:val="0"/>
          <w:sz w:val="24"/>
        </w:rPr>
        <w:t>(1), 67-73.</w:t>
      </w:r>
    </w:p>
    <w:bookmarkEnd w:id="9"/>
    <w:p w14:paraId="748DD57A" w14:textId="77777777" w:rsidR="00126672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lastRenderedPageBreak/>
        <w:t xml:space="preserve">Tohari, E. R., Hanifah, N., &amp; Jayadinata, A. K. (2016). Penerapan Model Pembelajaran Kooperatif Tipe Stad (Student Team Achievement Division) Melalui Permainan Tulis Kata Untuk Meningkatkan Hasil Belajar Siswa Pada Materi Jenis-Jenis Usaha Ekonomi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Pena Ilmiah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1</w:t>
      </w:r>
      <w:r w:rsidRPr="0088417F">
        <w:rPr>
          <w:rFonts w:ascii="Times New Roman" w:hAnsi="Times New Roman" w:cs="Times New Roman"/>
          <w:noProof/>
          <w:kern w:val="0"/>
          <w:sz w:val="24"/>
        </w:rPr>
        <w:t>(1), 271–280.</w:t>
      </w:r>
    </w:p>
    <w:p w14:paraId="00439200" w14:textId="77777777" w:rsidR="00126672" w:rsidRPr="0081214F" w:rsidRDefault="00126672" w:rsidP="00126672">
      <w:pPr>
        <w:spacing w:line="240" w:lineRule="auto"/>
        <w:ind w:left="567" w:hanging="567"/>
        <w:jc w:val="both"/>
        <w:rPr>
          <w:rFonts w:asciiTheme="majorBidi" w:hAnsiTheme="majorBidi" w:cstheme="majorBidi"/>
          <w:sz w:val="24"/>
          <w:szCs w:val="24"/>
        </w:rPr>
      </w:pPr>
      <w:bookmarkStart w:id="10" w:name="_Hlk215856592"/>
      <w:r w:rsidRPr="00BF1F4F">
        <w:rPr>
          <w:rFonts w:asciiTheme="majorBidi" w:hAnsiTheme="majorBidi" w:cstheme="majorBidi"/>
          <w:sz w:val="24"/>
          <w:szCs w:val="24"/>
        </w:rPr>
        <w:t xml:space="preserve">Tsabita, D. W., Zulkarnain, F. O., Adi, I. G. A. R. K. D., &amp; Evaldus, J. D. (2023). Efektivitas Model Pembelajaran Kooperatif Tipe STAD terhadap Hasil Belajar Siswa. </w:t>
      </w:r>
      <w:r w:rsidRPr="00F209E9">
        <w:rPr>
          <w:rFonts w:asciiTheme="majorBidi" w:hAnsiTheme="majorBidi" w:cstheme="majorBidi"/>
          <w:i/>
          <w:iCs/>
          <w:sz w:val="24"/>
          <w:szCs w:val="24"/>
        </w:rPr>
        <w:t>Griya Journal of Mathematics Education and Application</w:t>
      </w:r>
      <w:r w:rsidRPr="00BF1F4F">
        <w:rPr>
          <w:rFonts w:asciiTheme="majorBidi" w:hAnsiTheme="majorBidi" w:cstheme="majorBidi"/>
          <w:sz w:val="24"/>
          <w:szCs w:val="24"/>
        </w:rPr>
        <w:t>, 3(2), 466–474</w:t>
      </w:r>
    </w:p>
    <w:bookmarkEnd w:id="10"/>
    <w:p w14:paraId="3B44B409" w14:textId="77777777" w:rsidR="00126672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Umbara, F. D. A. D., &amp; Herman, T. (2023). Kemampuan Berpikir Reflektif Matematis Siswa Dalam Menyelesaikan Masalah Matematis Terbuka Ditinjau Dari Gaya Belajar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AKSIOMA: Jurnal Program Studi Pendidikan Matematika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12</w:t>
      </w:r>
      <w:r w:rsidRPr="0088417F">
        <w:rPr>
          <w:rFonts w:ascii="Times New Roman" w:hAnsi="Times New Roman" w:cs="Times New Roman"/>
          <w:noProof/>
          <w:kern w:val="0"/>
          <w:sz w:val="24"/>
        </w:rPr>
        <w:t>(1), 1273. https://doi.org/10.24127/ajpm.v12i1.6807</w:t>
      </w:r>
    </w:p>
    <w:p w14:paraId="55BB934A" w14:textId="77777777" w:rsidR="00126672" w:rsidRPr="00481D44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bookmarkStart w:id="11" w:name="_Hlk215860073"/>
      <w:r>
        <w:rPr>
          <w:rFonts w:ascii="Times New Roman" w:hAnsi="Times New Roman" w:cs="Times New Roman"/>
          <w:noProof/>
          <w:kern w:val="0"/>
          <w:sz w:val="24"/>
        </w:rPr>
        <w:t xml:space="preserve">Wardani, A., Metra P., &amp; Fitriani. (2021). </w:t>
      </w:r>
      <w:r w:rsidRPr="00D535C0">
        <w:rPr>
          <w:rFonts w:ascii="Times New Roman" w:hAnsi="Times New Roman" w:cs="Times New Roman"/>
          <w:noProof/>
          <w:kern w:val="0"/>
          <w:sz w:val="24"/>
        </w:rPr>
        <w:t>Profil Berpikir Reflektif dalam Memecahkan Masalah Sistem Persamaan Linear Dua Variabel Ditinjau Dari Kemampuan Awal</w:t>
      </w:r>
      <w:r>
        <w:rPr>
          <w:rFonts w:ascii="Times New Roman" w:hAnsi="Times New Roman" w:cs="Times New Roman"/>
          <w:noProof/>
          <w:kern w:val="0"/>
          <w:sz w:val="24"/>
        </w:rPr>
        <w:t xml:space="preserve">. </w:t>
      </w:r>
      <w:r w:rsidRPr="00D535C0">
        <w:rPr>
          <w:rFonts w:ascii="Times New Roman" w:hAnsi="Times New Roman" w:cs="Times New Roman"/>
          <w:i/>
          <w:iCs/>
          <w:noProof/>
          <w:kern w:val="0"/>
          <w:sz w:val="24"/>
        </w:rPr>
        <w:t>Jurnal Tadris Matematika (JTMT), 2</w:t>
      </w:r>
      <w:r w:rsidRPr="00481D44">
        <w:rPr>
          <w:rFonts w:ascii="Times New Roman" w:hAnsi="Times New Roman" w:cs="Times New Roman"/>
          <w:noProof/>
          <w:kern w:val="0"/>
          <w:sz w:val="24"/>
        </w:rPr>
        <w:t>(1), 1-8.</w:t>
      </w:r>
    </w:p>
    <w:bookmarkEnd w:id="11"/>
    <w:p w14:paraId="180E53D4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Wulandari, I. (2022). Model Pembelajaran Kooperatif Tipe STAD ( Student Teams Achievement Division) dalam Pembelajaran MI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Jurnal Papeda: Jurnal Publikasi Pendidikan Dasar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4</w:t>
      </w:r>
      <w:r w:rsidRPr="0088417F">
        <w:rPr>
          <w:rFonts w:ascii="Times New Roman" w:hAnsi="Times New Roman" w:cs="Times New Roman"/>
          <w:noProof/>
          <w:kern w:val="0"/>
          <w:sz w:val="24"/>
        </w:rPr>
        <w:t>(1), 17–23. https://doi.org/10.36232/jurnalpendidikandasar.v4i1.1754</w:t>
      </w:r>
    </w:p>
    <w:p w14:paraId="78B2AC9A" w14:textId="77777777" w:rsidR="00126672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Yerizon, Y., Wahyuni, P., &amp; Fauzan, A. (2021). Pengaruh Problem Based Learning Terhadap Kemampuan Pemecahan Masalah Matematis Ditinjau Dari Gender Dan Level Sekolah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AKSIOMA: Jurnal Program Studi Pendidikan Matematika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10</w:t>
      </w:r>
      <w:r w:rsidRPr="0088417F">
        <w:rPr>
          <w:rFonts w:ascii="Times New Roman" w:hAnsi="Times New Roman" w:cs="Times New Roman"/>
          <w:noProof/>
          <w:kern w:val="0"/>
          <w:sz w:val="24"/>
        </w:rPr>
        <w:t>(1), 105. https://doi.org/10.24127/ajpm.v10i1.2812</w:t>
      </w:r>
    </w:p>
    <w:p w14:paraId="79947FCF" w14:textId="77777777" w:rsidR="00126672" w:rsidRPr="002E63B2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</w:rPr>
      </w:pPr>
      <w:bookmarkStart w:id="12" w:name="_Hlk215857755"/>
      <w:r>
        <w:rPr>
          <w:rFonts w:ascii="Times New Roman" w:hAnsi="Times New Roman" w:cs="Times New Roman"/>
          <w:noProof/>
          <w:kern w:val="0"/>
          <w:sz w:val="24"/>
        </w:rPr>
        <w:t xml:space="preserve">Yuliati, E. (2023). </w:t>
      </w:r>
      <w:r w:rsidRPr="002E63B2">
        <w:rPr>
          <w:rFonts w:ascii="Times New Roman" w:hAnsi="Times New Roman" w:cs="Times New Roman"/>
          <w:noProof/>
          <w:kern w:val="0"/>
          <w:sz w:val="24"/>
        </w:rPr>
        <w:t>Penerapan Pembelajaran Kooperatif Tipe STAD untuk</w:t>
      </w:r>
      <w:r>
        <w:rPr>
          <w:rFonts w:ascii="Times New Roman" w:hAnsi="Times New Roman" w:cs="Times New Roman"/>
          <w:noProof/>
          <w:kern w:val="0"/>
          <w:sz w:val="24"/>
        </w:rPr>
        <w:t xml:space="preserve"> </w:t>
      </w:r>
      <w:r w:rsidRPr="002E63B2">
        <w:rPr>
          <w:rFonts w:ascii="Times New Roman" w:hAnsi="Times New Roman" w:cs="Times New Roman"/>
          <w:noProof/>
          <w:kern w:val="0"/>
          <w:sz w:val="24"/>
        </w:rPr>
        <w:t>Meningkatkan Keaktifan dan Hasil Belajar IPA pada Siswa di MI Negeri 1 Yogyakarta</w:t>
      </w:r>
      <w:r>
        <w:rPr>
          <w:rFonts w:ascii="Times New Roman" w:hAnsi="Times New Roman" w:cs="Times New Roman"/>
          <w:noProof/>
          <w:kern w:val="0"/>
          <w:sz w:val="24"/>
        </w:rPr>
        <w:t xml:space="preserve">. </w:t>
      </w:r>
      <w:r w:rsidRPr="002E63B2">
        <w:rPr>
          <w:rFonts w:ascii="Times New Roman" w:hAnsi="Times New Roman" w:cs="Times New Roman"/>
          <w:i/>
          <w:iCs/>
          <w:noProof/>
          <w:kern w:val="0"/>
          <w:sz w:val="24"/>
        </w:rPr>
        <w:t>Jurnal Pendidikan Madrasah, 8</w:t>
      </w:r>
      <w:r>
        <w:rPr>
          <w:rFonts w:ascii="Times New Roman" w:hAnsi="Times New Roman" w:cs="Times New Roman"/>
          <w:noProof/>
          <w:kern w:val="0"/>
          <w:sz w:val="24"/>
        </w:rPr>
        <w:t>(2), 249-254.</w:t>
      </w:r>
    </w:p>
    <w:p w14:paraId="50F82FBE" w14:textId="77777777" w:rsidR="00126672" w:rsidRPr="0088417F" w:rsidRDefault="00126672" w:rsidP="0012667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bookmarkStart w:id="13" w:name="_Hlk215859831"/>
      <w:bookmarkEnd w:id="12"/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Yunianto, T., Suyadi, S., &amp; Suherman, S. (2020). Pembelajaran abad 21: Pengaruhnya terhadap pembentukan karakter akhlak melalui pembelajaran STAD dan PBL dalam kurikulum 2013.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Premiere Educandum : Jurnal Pendidikan Dasar Dan Pembelajaran</w:t>
      </w:r>
      <w:r w:rsidRPr="0088417F">
        <w:rPr>
          <w:rFonts w:ascii="Times New Roman" w:hAnsi="Times New Roman" w:cs="Times New Roman"/>
          <w:noProof/>
          <w:kern w:val="0"/>
          <w:sz w:val="24"/>
        </w:rPr>
        <w:t xml:space="preserve">, </w:t>
      </w:r>
      <w:r w:rsidRPr="0088417F">
        <w:rPr>
          <w:rFonts w:ascii="Times New Roman" w:hAnsi="Times New Roman" w:cs="Times New Roman"/>
          <w:i/>
          <w:iCs/>
          <w:noProof/>
          <w:kern w:val="0"/>
          <w:sz w:val="24"/>
        </w:rPr>
        <w:t>10</w:t>
      </w:r>
      <w:r w:rsidRPr="0088417F">
        <w:rPr>
          <w:rFonts w:ascii="Times New Roman" w:hAnsi="Times New Roman" w:cs="Times New Roman"/>
          <w:noProof/>
          <w:kern w:val="0"/>
          <w:sz w:val="24"/>
        </w:rPr>
        <w:t>(2), 203–214. https://doi.org/10.25273/pe.v10i2.6339</w:t>
      </w:r>
    </w:p>
    <w:bookmarkEnd w:id="13"/>
    <w:p w14:paraId="5C4C7C7D" w14:textId="77777777" w:rsidR="00126672" w:rsidRPr="00B90638" w:rsidRDefault="00126672" w:rsidP="00126672">
      <w:pPr>
        <w:spacing w:after="0" w:line="360" w:lineRule="auto"/>
        <w:ind w:left="1134" w:hanging="1134"/>
        <w:jc w:val="both"/>
        <w:rPr>
          <w:sz w:val="24"/>
          <w:szCs w:val="24"/>
        </w:rPr>
      </w:pPr>
      <w:r w:rsidRPr="00B90638">
        <w:rPr>
          <w:sz w:val="24"/>
          <w:szCs w:val="24"/>
        </w:rPr>
        <w:fldChar w:fldCharType="end"/>
      </w:r>
    </w:p>
    <w:p w14:paraId="7D50B9E6" w14:textId="77777777" w:rsidR="00126672" w:rsidRPr="00B90638" w:rsidRDefault="00126672" w:rsidP="00126672">
      <w:pPr>
        <w:spacing w:after="0" w:line="360" w:lineRule="auto"/>
        <w:ind w:left="1134" w:hanging="1134"/>
        <w:jc w:val="both"/>
        <w:rPr>
          <w:sz w:val="24"/>
          <w:szCs w:val="24"/>
        </w:rPr>
      </w:pPr>
    </w:p>
    <w:p w14:paraId="1CF89B60" w14:textId="77777777" w:rsidR="00126672" w:rsidRDefault="00126672" w:rsidP="00126672">
      <w:pPr>
        <w:spacing w:after="0" w:line="360" w:lineRule="auto"/>
        <w:ind w:left="1134" w:hanging="1134"/>
        <w:jc w:val="center"/>
      </w:pPr>
    </w:p>
    <w:p w14:paraId="4906A739" w14:textId="77777777" w:rsidR="00EF0115" w:rsidRDefault="00EF0115"/>
    <w:sectPr w:rsidR="00EF0115" w:rsidSect="000F6BDA">
      <w:type w:val="continuous"/>
      <w:pgSz w:w="11910" w:h="16840"/>
      <w:pgMar w:top="1701" w:right="1701" w:bottom="1701" w:left="2268" w:header="720" w:footer="720" w:gutter="0"/>
      <w:cols w:space="3446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proofState w:grammar="clean"/>
  <w:defaultTabStop w:val="720"/>
  <w:drawingGridHorizontalSpacing w:val="110"/>
  <w:drawingGridVerticalSpacing w:val="299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F6BDA"/>
    <w:rsid w:val="000F6BDA"/>
    <w:rsid w:val="00126672"/>
    <w:rsid w:val="00297C7B"/>
    <w:rsid w:val="003F193D"/>
    <w:rsid w:val="00592CD8"/>
    <w:rsid w:val="006E453D"/>
    <w:rsid w:val="0078058C"/>
    <w:rsid w:val="00B1049A"/>
    <w:rsid w:val="00EF01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A02974"/>
  <w15:chartTrackingRefBased/>
  <w15:docId w15:val="{E8ADBB3D-7444-45E5-A9C5-7179E38234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26672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0F6BD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F6BD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F6BDA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F6BD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F6BDA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F6BD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F6BD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F6BD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F6BD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F6BDA"/>
    <w:rPr>
      <w:rFonts w:asciiTheme="majorHAnsi" w:eastAsiaTheme="majorEastAsia" w:hAnsiTheme="majorHAnsi" w:cstheme="majorBidi"/>
      <w:color w:val="2F5496" w:themeColor="accent1" w:themeShade="BF"/>
      <w:sz w:val="40"/>
      <w:szCs w:val="40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F6BD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F6BDA"/>
    <w:rPr>
      <w:rFonts w:eastAsiaTheme="majorEastAsia" w:cstheme="majorBidi"/>
      <w:color w:val="2F5496" w:themeColor="accent1" w:themeShade="BF"/>
      <w:sz w:val="28"/>
      <w:szCs w:val="28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F6BDA"/>
    <w:rPr>
      <w:rFonts w:eastAsiaTheme="majorEastAsia" w:cstheme="majorBidi"/>
      <w:i/>
      <w:iCs/>
      <w:color w:val="2F5496" w:themeColor="accent1" w:themeShade="BF"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F6BDA"/>
    <w:rPr>
      <w:rFonts w:eastAsiaTheme="majorEastAsia" w:cstheme="majorBidi"/>
      <w:color w:val="2F5496" w:themeColor="accent1" w:themeShade="BF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F6BDA"/>
    <w:rPr>
      <w:rFonts w:eastAsiaTheme="majorEastAsia" w:cstheme="majorBidi"/>
      <w:i/>
      <w:iCs/>
      <w:color w:val="595959" w:themeColor="text1" w:themeTint="A6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F6BDA"/>
    <w:rPr>
      <w:rFonts w:eastAsiaTheme="majorEastAsia" w:cstheme="majorBidi"/>
      <w:color w:val="595959" w:themeColor="text1" w:themeTint="A6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F6BDA"/>
    <w:rPr>
      <w:rFonts w:eastAsiaTheme="majorEastAsia" w:cstheme="majorBidi"/>
      <w:i/>
      <w:iCs/>
      <w:color w:val="272727" w:themeColor="text1" w:themeTint="D8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F6BDA"/>
    <w:rPr>
      <w:rFonts w:eastAsiaTheme="majorEastAsia" w:cstheme="majorBidi"/>
      <w:color w:val="272727" w:themeColor="text1" w:themeTint="D8"/>
      <w:lang w:val="id-ID"/>
    </w:rPr>
  </w:style>
  <w:style w:type="paragraph" w:styleId="Title">
    <w:name w:val="Title"/>
    <w:basedOn w:val="Normal"/>
    <w:next w:val="Normal"/>
    <w:link w:val="TitleChar"/>
    <w:uiPriority w:val="10"/>
    <w:qFormat/>
    <w:rsid w:val="000F6BD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F6BDA"/>
    <w:rPr>
      <w:rFonts w:asciiTheme="majorHAnsi" w:eastAsiaTheme="majorEastAsia" w:hAnsiTheme="majorHAnsi" w:cstheme="majorBidi"/>
      <w:spacing w:val="-10"/>
      <w:kern w:val="28"/>
      <w:sz w:val="56"/>
      <w:szCs w:val="56"/>
      <w:lang w:val="id-ID"/>
    </w:rPr>
  </w:style>
  <w:style w:type="paragraph" w:styleId="Subtitle">
    <w:name w:val="Subtitle"/>
    <w:basedOn w:val="Normal"/>
    <w:next w:val="Normal"/>
    <w:link w:val="SubtitleChar"/>
    <w:uiPriority w:val="11"/>
    <w:qFormat/>
    <w:rsid w:val="000F6BD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0F6BDA"/>
    <w:rPr>
      <w:rFonts w:eastAsiaTheme="majorEastAsia" w:cstheme="majorBidi"/>
      <w:color w:val="595959" w:themeColor="text1" w:themeTint="A6"/>
      <w:spacing w:val="15"/>
      <w:sz w:val="28"/>
      <w:szCs w:val="28"/>
      <w:lang w:val="id-ID"/>
    </w:rPr>
  </w:style>
  <w:style w:type="paragraph" w:styleId="Quote">
    <w:name w:val="Quote"/>
    <w:basedOn w:val="Normal"/>
    <w:next w:val="Normal"/>
    <w:link w:val="QuoteChar"/>
    <w:uiPriority w:val="29"/>
    <w:qFormat/>
    <w:rsid w:val="000F6BD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F6BDA"/>
    <w:rPr>
      <w:i/>
      <w:iCs/>
      <w:color w:val="404040" w:themeColor="text1" w:themeTint="BF"/>
      <w:lang w:val="id-ID"/>
    </w:rPr>
  </w:style>
  <w:style w:type="paragraph" w:styleId="ListParagraph">
    <w:name w:val="List Paragraph"/>
    <w:basedOn w:val="Normal"/>
    <w:uiPriority w:val="34"/>
    <w:qFormat/>
    <w:rsid w:val="000F6BDA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0F6BDA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F6BDA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F6BDA"/>
    <w:rPr>
      <w:i/>
      <w:iCs/>
      <w:color w:val="2F5496" w:themeColor="accent1" w:themeShade="BF"/>
      <w:lang w:val="id-ID"/>
    </w:rPr>
  </w:style>
  <w:style w:type="character" w:styleId="IntenseReference">
    <w:name w:val="Intense Reference"/>
    <w:basedOn w:val="DefaultParagraphFont"/>
    <w:uiPriority w:val="32"/>
    <w:qFormat/>
    <w:rsid w:val="000F6BDA"/>
    <w:rPr>
      <w:b/>
      <w:bCs/>
      <w:smallCaps/>
      <w:color w:val="2F5496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899</Words>
  <Characters>10828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1</cp:revision>
  <dcterms:created xsi:type="dcterms:W3CDTF">2025-12-08T12:50:00Z</dcterms:created>
  <dcterms:modified xsi:type="dcterms:W3CDTF">2025-12-08T12:53:00Z</dcterms:modified>
</cp:coreProperties>
</file>